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855B0" w:rsidRDefault="00FF1F20" w:rsidP="00C855B0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C855B0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C855B0" w:rsidRPr="00C855B0" w:rsidRDefault="00C855B0" w:rsidP="00C855B0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E81B9F" w:rsidRPr="008F39EA" w:rsidRDefault="00DD5006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Agustin, D., Putri, C., Joko, T., &amp; Yunita, N. A. (2015)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DOSIS DALAM MENURUNKAN KANDUNGAN COD DAN KEKERUHAN PADA LIMBAH CAIR LAUNDRY ( Studi pada Rahma Laundry , Kecamatan Tembalang , Kota Semarang )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F39EA">
        <w:rPr>
          <w:rFonts w:ascii="Times New Roman" w:hAnsi="Times New Roman" w:cs="Times New Roman"/>
          <w:noProof/>
          <w:sz w:val="24"/>
          <w:szCs w:val="24"/>
        </w:rPr>
        <w:t>(April).</w:t>
      </w:r>
      <w:r w:rsidR="003A4A95"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="003A4A95" w:rsidRPr="008F39EA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E81B9F" w:rsidRPr="008F39EA" w:rsidRDefault="00E81B9F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Ardiyanto, P., &amp; Yuantari, M. G. C. (2016). Analisis Limbah Laundry Informal Dengan Tingkat Pencemaran Lingkungan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ukung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F39EA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4265C2" w:rsidRPr="008F39EA" w:rsidRDefault="004265C2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Atima, W. (2015). BOD DAN COD SEBAGAI PARAMETER PENCEMARAN AIR DAN BAKU MUTU AIR LIMBAH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urnal Biology Science &amp; Education 2015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F39EA">
        <w:rPr>
          <w:rFonts w:ascii="Times New Roman" w:hAnsi="Times New Roman" w:cs="Times New Roman"/>
          <w:noProof/>
          <w:sz w:val="24"/>
          <w:szCs w:val="24"/>
        </w:rPr>
        <w:t>(1), 99–111.</w:t>
      </w:r>
    </w:p>
    <w:p w:rsidR="00431936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431936" w:rsidRPr="008F39EA">
        <w:rPr>
          <w:rFonts w:ascii="Times New Roman" w:hAnsi="Times New Roman" w:cs="Times New Roman"/>
          <w:noProof/>
          <w:sz w:val="24"/>
          <w:szCs w:val="24"/>
        </w:rPr>
        <w:t xml:space="preserve">Bima. (2019). Bab Ii Tinjauan Pustaka Aplikasi. </w:t>
      </w:r>
      <w:r w:rsidR="00431936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Hilos Tensados</w:t>
      </w:r>
      <w:r w:rsidR="00431936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31936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431936" w:rsidRPr="008F39EA">
        <w:rPr>
          <w:rFonts w:ascii="Times New Roman" w:hAnsi="Times New Roman" w:cs="Times New Roman"/>
          <w:noProof/>
          <w:sz w:val="24"/>
          <w:szCs w:val="24"/>
        </w:rPr>
        <w:t>, 1–476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Bruno, L. (2019). Biji Asam Jawa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C22424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C22424" w:rsidRPr="008F39EA">
        <w:rPr>
          <w:rFonts w:ascii="Times New Roman" w:hAnsi="Times New Roman" w:cs="Times New Roman"/>
          <w:noProof/>
          <w:sz w:val="24"/>
          <w:szCs w:val="24"/>
        </w:rPr>
        <w:t xml:space="preserve"> Dan, O., &amp; Penelitian, M. (2016). </w:t>
      </w:r>
      <w:r w:rsidR="00C22424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Subjek, Objek dan Metodologi Penelitian</w:t>
      </w:r>
      <w:r w:rsidR="00C22424" w:rsidRPr="008F39EA">
        <w:rPr>
          <w:rFonts w:ascii="Times New Roman" w:hAnsi="Times New Roman" w:cs="Times New Roman"/>
          <w:noProof/>
          <w:sz w:val="24"/>
          <w:szCs w:val="24"/>
        </w:rPr>
        <w:t>. 63–79. www.phillipworks.com</w:t>
      </w:r>
    </w:p>
    <w:p w:rsidR="00AD625D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D625D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AD625D" w:rsidRPr="008F39EA">
        <w:rPr>
          <w:rFonts w:ascii="Times New Roman" w:hAnsi="Times New Roman" w:cs="Times New Roman"/>
          <w:noProof/>
          <w:sz w:val="24"/>
          <w:szCs w:val="24"/>
        </w:rPr>
        <w:t xml:space="preserve">Damayanti, A. dan A. (2013). </w:t>
      </w:r>
      <w:r w:rsidR="00AD625D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golahan Limbah Laundry Menggunakan Membran Nanofiltrasi Aliran Cross Flow untuk</w:t>
      </w:r>
      <w:r w:rsidR="00AD625D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D625D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AD625D" w:rsidRPr="008F39EA">
        <w:rPr>
          <w:rFonts w:ascii="Times New Roman" w:hAnsi="Times New Roman" w:cs="Times New Roman"/>
          <w:noProof/>
          <w:sz w:val="24"/>
          <w:szCs w:val="24"/>
        </w:rPr>
        <w:t>(2), 98–103.</w:t>
      </w:r>
    </w:p>
    <w:p w:rsidR="00E81B9F" w:rsidRPr="008F39EA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Diponegoro, U. (2017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Analisis Strategi Bersaing pada UKM Laundry ( Studi Kasus pada SuperWash Laundry Kota Semarang ) Penyusun Nama NIM : Listia Yuniarti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Fajri, A., Arista, D., &amp; Sari, M. (2018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GOLAHAN LIMBAH LABORATORIUM KIMIA DENGAN SISTEM PENYARINGAN SEDERHANA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1), 20–23.</w:t>
      </w:r>
    </w:p>
    <w:p w:rsidR="00E81B9F" w:rsidRPr="008F39EA" w:rsidRDefault="003A4A95" w:rsidP="00336D0F">
      <w:pPr>
        <w:spacing w:line="240" w:lineRule="auto"/>
        <w:ind w:left="540" w:hanging="540"/>
        <w:jc w:val="both"/>
        <w:rPr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Gede Ratna Juliasih, N. L., &amp; Fadlya Amha, R. (2019). Analisis Cod, Do, Kandungan Posfat Dan Nitrogen Limbah Cair Tapioka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Analit: Analytical and Environmental Chemistry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(01), 65–72. </w:t>
      </w:r>
      <w:hyperlink r:id="rId7" w:history="1">
        <w:r w:rsidR="00E81B9F" w:rsidRPr="008F39EA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23960/aec.v4.i1.2019.p65-72</w:t>
        </w:r>
      </w:hyperlink>
    </w:p>
    <w:p w:rsidR="00FF1F20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 w:rsidR="00FF1F20" w:rsidRPr="008F39EA"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="00FF1F20" w:rsidRPr="008F39EA">
        <w:rPr>
          <w:rFonts w:ascii="Times New Roman" w:hAnsi="Times New Roman" w:cs="Times New Roman"/>
          <w:noProof/>
          <w:sz w:val="24"/>
          <w:szCs w:val="24"/>
        </w:rPr>
        <w:t xml:space="preserve">Gemala, M., Oktarizal, H., Studi, P., Lingkungan, K., Ibnu, S., &amp; Batam, S. (2019). </w:t>
      </w:r>
      <w:r w:rsidR="00FF1F20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Rancang bangun alat penyaringan air limbah laundry</w:t>
      </w:r>
      <w:r w:rsidR="00FF1F20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F1F20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FF1F20" w:rsidRPr="008F39EA">
        <w:rPr>
          <w:rFonts w:ascii="Times New Roman" w:hAnsi="Times New Roman" w:cs="Times New Roman"/>
          <w:noProof/>
          <w:sz w:val="24"/>
          <w:szCs w:val="24"/>
        </w:rPr>
        <w:t>(1), 38–43.</w:t>
      </w:r>
    </w:p>
    <w:p w:rsidR="00DD5006" w:rsidRPr="008F39EA" w:rsidRDefault="00DD5006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Gultom, S. O., Mess, T. N., &amp; Silamba, I. (2018)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GARUH PENGGUNAAN BEBERAPA JENIS MEDIA FILTRASI TERHADAP KUALITAS LIMBAH CAIR EKSTRAKSI SAGU</w:t>
      </w:r>
      <w:r w:rsidRPr="008F39EA">
        <w:rPr>
          <w:rFonts w:ascii="Times New Roman" w:hAnsi="Times New Roman" w:cs="Times New Roman"/>
          <w:noProof/>
          <w:sz w:val="24"/>
          <w:szCs w:val="24"/>
        </w:rPr>
        <w:t>. 81–89.</w:t>
      </w:r>
    </w:p>
    <w:p w:rsidR="004265C2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65C2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4265C2" w:rsidRPr="008F39EA">
        <w:rPr>
          <w:rFonts w:ascii="Times New Roman" w:hAnsi="Times New Roman" w:cs="Times New Roman"/>
          <w:noProof/>
          <w:sz w:val="24"/>
          <w:szCs w:val="24"/>
        </w:rPr>
        <w:t xml:space="preserve">Hartini, E. (2012). </w:t>
      </w:r>
      <w:r w:rsidR="004265C2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CASCADE AERATOR DAN BUBBLE AERATOR DALAM MENURUNKAN KADAR MANGAN AIR SUMUR GALI</w:t>
      </w:r>
      <w:r w:rsidR="004265C2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265C2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4265C2" w:rsidRPr="008F39EA">
        <w:rPr>
          <w:rFonts w:ascii="Times New Roman" w:hAnsi="Times New Roman" w:cs="Times New Roman"/>
          <w:noProof/>
          <w:sz w:val="24"/>
          <w:szCs w:val="24"/>
        </w:rPr>
        <w:t>(5), 42–50.</w:t>
      </w:r>
    </w:p>
    <w:p w:rsidR="00E54123" w:rsidRPr="008F39EA" w:rsidRDefault="003A4A95" w:rsidP="00336D0F">
      <w:pPr>
        <w:spacing w:line="240" w:lineRule="auto"/>
        <w:ind w:left="540" w:hanging="540"/>
        <w:jc w:val="both"/>
        <w:rPr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Hidayah, E. N., Djalalembah, A., Asmar, G. A., &amp; Cahyonugroho, O. H. (2018). Pengaruh Aerasi Dalam Constructed Wetland Pada Pengolahan Air Limbah Domestik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urnal Ilmu Lingkungan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(2), 155. </w:t>
      </w:r>
      <w:hyperlink r:id="rId8" w:history="1">
        <w:r w:rsidR="00E54123" w:rsidRPr="008F39EA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14710/jil.16.2.155-161</w:t>
        </w:r>
      </w:hyperlink>
    </w:p>
    <w:p w:rsidR="00431936" w:rsidRPr="008F39EA" w:rsidRDefault="00431936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Hutami Dinar Estikarani, Mochtar Hadiwidodo, V. L. (2016)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urunan Kadar COD dan TSS Pada Limbah Tekstil Dengan Metode Ozonasi</w:t>
      </w:r>
      <w:r w:rsidRPr="008F39EA">
        <w:rPr>
          <w:rFonts w:ascii="Times New Roman" w:hAnsi="Times New Roman" w:cs="Times New Roman"/>
          <w:noProof/>
          <w:sz w:val="24"/>
          <w:szCs w:val="24"/>
        </w:rPr>
        <w:t>. http://library1.nida.ac.th/termpaper6/sd/2554/19755.pdf</w:t>
      </w:r>
    </w:p>
    <w:p w:rsidR="00DD5006" w:rsidRPr="008F39EA" w:rsidRDefault="00DD5006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I Gede Herry Purnama, S. G. P. (2015)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golahan Air Limbah Binatu ( Laundry ) Dengan Menggunakan Metode Lahan Basah Buatan ( Horizontal Sub Surface Flow Constructed Wetlands )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November</w:t>
      </w:r>
      <w:r w:rsidRPr="008F39E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B7DC1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7DC1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FB7DC1" w:rsidRPr="008F39EA">
        <w:rPr>
          <w:rFonts w:ascii="Times New Roman" w:hAnsi="Times New Roman" w:cs="Times New Roman"/>
          <w:noProof/>
          <w:sz w:val="24"/>
          <w:szCs w:val="24"/>
        </w:rPr>
        <w:t xml:space="preserve">I Wayan Budiarsa Suyasa*, Anak Agung Bawa Putra,  dan I. K. S. P. (2016). </w:t>
      </w:r>
      <w:r w:rsidR="00FB7DC1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URUNAN KADAR COD, SURFAKTAN, DAN FOSFAT LIMBAH LAUNDRY DENGAN BIOSISTEM TANAMAN</w:t>
      </w:r>
      <w:r w:rsidR="00FB7DC1" w:rsidRPr="008F39EA">
        <w:rPr>
          <w:rFonts w:ascii="Times New Roman" w:hAnsi="Times New Roman" w:cs="Times New Roman"/>
          <w:noProof/>
          <w:sz w:val="24"/>
          <w:szCs w:val="24"/>
        </w:rPr>
        <w:t>. 245–254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Kasman, M., &amp; Septiani, K. T. (2019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Analisis Penurunan Parameter Pencemar Limbah Cair Laundry dengan Multi Soil Layering ( MSL )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1), 36–41.</w:t>
      </w:r>
    </w:p>
    <w:p w:rsidR="00431936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F39EA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="00431936" w:rsidRPr="008F39EA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lang w:val="id-ID"/>
        </w:rPr>
        <w:fldChar w:fldCharType="separate"/>
      </w:r>
      <w:r w:rsidR="00431936" w:rsidRPr="008F39EA">
        <w:rPr>
          <w:rFonts w:ascii="Times New Roman" w:hAnsi="Times New Roman" w:cs="Times New Roman"/>
          <w:noProof/>
          <w:sz w:val="24"/>
          <w:szCs w:val="24"/>
        </w:rPr>
        <w:t xml:space="preserve">Khaliq, A. (2019). Analisis Sistem Pengolahan Air Limbah pada Kelurahan Kelayan Luar Kawasan IPAL Pekapuran Raya PD PAL Kota Banjarmasin. </w:t>
      </w:r>
      <w:r w:rsidR="00431936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urnal Poros Teknik</w:t>
      </w:r>
      <w:r w:rsidR="00431936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31936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431936" w:rsidRPr="008F39EA">
        <w:rPr>
          <w:rFonts w:ascii="Times New Roman" w:hAnsi="Times New Roman" w:cs="Times New Roman"/>
          <w:noProof/>
          <w:sz w:val="24"/>
          <w:szCs w:val="24"/>
        </w:rPr>
        <w:t>(1), 34–42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lang w:val="id-ID"/>
        </w:rPr>
        <w:fldChar w:fldCharType="end"/>
      </w: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Lembaran, T., Republik, N., &amp; Negara, T. L. (2011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Gubernur jawa timur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. 1–6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Luluk, E., &amp; Suprihatin, -. (2009). Kombinasi Proses Aerasi, Adsorpsi, Dan Filtrasi Pada Pengolahan Air Limbah Industri Perikanan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Envirotek : Jurnal Ilmiah Teknik Lingkungan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1), 79–83.</w:t>
      </w:r>
    </w:p>
    <w:p w:rsidR="00E81B9F" w:rsidRPr="008F39EA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Made, D., Rarasari, G., Restu, I. W., &amp; Made, N. (2019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Efektivitas Pengolahan Limbah Domestik di Instalasi Pengolahan Air Limbah ( IPAL ) Suwung-Denpasar , Bali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, 153–163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Majid, M., Amir, R., Umar, R., &amp; Hengky, H. K. (2017). Efektivitas Penggunaan Karbon Aktif Pada Penurunan Kadar Fosfat Limbah Cair Usaha Laundry Di Kota Parepare Sulawesi Selatan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IKAKESMADA “Peran Tenaga Kesehatan Dalam Pelaksanaan SDGs,”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 85–91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Mukti, A. D. (2017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garuh Arang Aktif Dan Zeolit Sebagai Media Air Limbah Cair Penyablonan Pakaian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25).</w:t>
      </w:r>
    </w:p>
    <w:p w:rsidR="009F155D" w:rsidRPr="008F39EA" w:rsidRDefault="009F155D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t xml:space="preserve">Narbuko, Cholid dan Abu Achmadi. 2016. </w:t>
      </w:r>
      <w:r w:rsidRPr="008F39EA">
        <w:rPr>
          <w:rFonts w:ascii="Times New Roman" w:hAnsi="Times New Roman" w:cs="Times New Roman"/>
          <w:i/>
          <w:sz w:val="24"/>
          <w:szCs w:val="24"/>
          <w:lang w:val="id-ID"/>
        </w:rPr>
        <w:t>Me</w:t>
      </w:r>
      <w:r w:rsidR="00F361FB" w:rsidRPr="008F39EA">
        <w:rPr>
          <w:rFonts w:ascii="Times New Roman" w:hAnsi="Times New Roman" w:cs="Times New Roman"/>
          <w:i/>
          <w:sz w:val="24"/>
          <w:szCs w:val="24"/>
          <w:lang w:val="id-ID"/>
        </w:rPr>
        <w:t>todologi Penelitian</w:t>
      </w:r>
      <w:r w:rsidR="00F361FB" w:rsidRPr="008F39EA">
        <w:rPr>
          <w:rFonts w:ascii="Times New Roman" w:hAnsi="Times New Roman" w:cs="Times New Roman"/>
          <w:sz w:val="24"/>
          <w:szCs w:val="24"/>
          <w:lang w:val="id-ID"/>
        </w:rPr>
        <w:t xml:space="preserve">. Jakarta: </w:t>
      </w:r>
      <w:r w:rsidRPr="008F39EA">
        <w:rPr>
          <w:rFonts w:ascii="Times New Roman" w:hAnsi="Times New Roman" w:cs="Times New Roman"/>
          <w:sz w:val="24"/>
          <w:szCs w:val="24"/>
          <w:lang w:val="id-ID"/>
        </w:rPr>
        <w:t>Bumi Aksara</w:t>
      </w:r>
    </w:p>
    <w:p w:rsidR="00E81B9F" w:rsidRPr="008F39EA" w:rsidRDefault="00E81B9F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Neamhom, T. (2019). Use of agricultural residues to remove iron from groundwater in modified airlift aerator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Environment and Natural Resources Journal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(3), 58–67. </w:t>
      </w:r>
      <w:hyperlink r:id="rId9" w:history="1">
        <w:r w:rsidRPr="008F39EA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32526/ennrj.17.3.2019.23</w:t>
        </w:r>
      </w:hyperlink>
    </w:p>
    <w:p w:rsidR="002C2652" w:rsidRPr="002C2652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C265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2652" w:rsidRPr="002C265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C2652">
        <w:rPr>
          <w:rFonts w:ascii="Times New Roman" w:hAnsi="Times New Roman" w:cs="Times New Roman"/>
          <w:sz w:val="24"/>
          <w:szCs w:val="24"/>
        </w:rPr>
        <w:fldChar w:fldCharType="separate"/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 xml:space="preserve">Pramyani, I. A. P. C. et al. (2019). EFEKTIVITAS METODE AERASI DALAM </w:t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NURUNKAN KADAR BIOCHEMICAL OXYGEN DEMAND (BOD) AIR LIMBAH LAUNDRY. </w:t>
      </w:r>
      <w:r w:rsidR="002C2652"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Concept and Communication</w:t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C2652"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null</w:t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>(23), 301–316. https://doi.org/10.15797/concom.2019..23.009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C2652">
        <w:rPr>
          <w:rFonts w:ascii="Times New Roman" w:hAnsi="Times New Roman" w:cs="Times New Roman"/>
          <w:sz w:val="24"/>
          <w:szCs w:val="24"/>
        </w:rPr>
        <w:fldChar w:fldCharType="end"/>
      </w:r>
      <w:r w:rsidRPr="008F39EA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="00C22424" w:rsidRPr="008F39EA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lang w:val="id-ID"/>
        </w:rPr>
        <w:fldChar w:fldCharType="end"/>
      </w: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Priyambada, I. B. (2019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fektivitas IPAL portabel sebagai alternatif pengelolaan limbah cair domestik Pengumpulan dan pembuangan air limbah domestik di Indonesia masih menjadi permasalahan lingkungan yang cukup besar . Air limbah adalah terhadap badan air ( Chen et al . 2006 ). 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1), 235–243.</w:t>
      </w:r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Pungus, M., Palilingan, S., &amp; Tumimomor, F. (2019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urunan kadar BOD dan COD dalam limbah cair laundry menggunakan kombinasi adsorben alam sebagai media filtrasi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(2), 54–60.</w:t>
      </w:r>
    </w:p>
    <w:p w:rsidR="00E81B9F" w:rsidRPr="008F39EA" w:rsidRDefault="00E81B9F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 Purnama, P., &amp; Kusumaningtyas, D. I. (2013). Penentuan Batas Deteksi (Lod) Dan Batas Kuantitasi (Loq) Pada Pengukuran Fosfat (Po4-P) Dalam Air Tawar Dengan Metode Asam Askorbat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Btl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8F39EA">
        <w:rPr>
          <w:rFonts w:ascii="Times New Roman" w:hAnsi="Times New Roman" w:cs="Times New Roman"/>
          <w:noProof/>
          <w:sz w:val="24"/>
          <w:szCs w:val="24"/>
        </w:rPr>
        <w:t>(1), 71–75.</w:t>
      </w:r>
    </w:p>
    <w:p w:rsidR="00D02D03" w:rsidRPr="008F39EA" w:rsidRDefault="00D02D03" w:rsidP="00336D0F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t xml:space="preserve">Purwanto, Didik Sugeng. 2006. </w:t>
      </w:r>
      <w:r w:rsidRPr="008F39EA">
        <w:rPr>
          <w:rFonts w:ascii="Times New Roman" w:hAnsi="Times New Roman" w:cs="Times New Roman"/>
          <w:i/>
          <w:sz w:val="24"/>
          <w:szCs w:val="24"/>
          <w:lang w:val="id-ID"/>
        </w:rPr>
        <w:t xml:space="preserve">Pengolahan Limbah Cair. Surabaya: </w:t>
      </w:r>
      <w:r w:rsidRPr="008F39EA">
        <w:rPr>
          <w:rFonts w:ascii="Times New Roman" w:hAnsi="Times New Roman" w:cs="Times New Roman"/>
          <w:sz w:val="24"/>
          <w:szCs w:val="24"/>
          <w:lang w:val="id-ID"/>
        </w:rPr>
        <w:t>Duatujuh</w:t>
      </w:r>
    </w:p>
    <w:p w:rsidR="00E81B9F" w:rsidRPr="008F39EA" w:rsidRDefault="00E81B9F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Rahimah, Z., Heldawati, H., &amp; Syauqiah, I. (2016). Pengolahan Limbah Deterjen dengan Metode Koagulasi - flokulasi Menggunakan Koagulan Kapur dan PAC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Konversi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(2), 13–19. </w:t>
      </w:r>
      <w:hyperlink r:id="rId10" w:history="1">
        <w:r w:rsidRPr="008F39EA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20527/k.v5i2.4767</w:t>
        </w:r>
      </w:hyperlink>
    </w:p>
    <w:p w:rsidR="00E81B9F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1B9F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 xml:space="preserve">Rahmawati, T., &amp; Mangkoedihardjo, S. (2010). </w:t>
      </w:r>
      <w:r w:rsidR="00E81B9F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RENCANAAN MULTIPLE TRAY AERATOR UNTUK MENURUNKAN KANDUNGAN BESI ( Fe ) DAN MANGAN ( Mn ) PADA AIR BAKU DI PDAM KOTA LUMAJANG</w:t>
      </w:r>
      <w:r w:rsidR="00E81B9F" w:rsidRPr="008F39EA">
        <w:rPr>
          <w:rFonts w:ascii="Times New Roman" w:hAnsi="Times New Roman" w:cs="Times New Roman"/>
          <w:noProof/>
          <w:sz w:val="24"/>
          <w:szCs w:val="24"/>
        </w:rPr>
        <w:t>. 1–10.</w:t>
      </w:r>
    </w:p>
    <w:p w:rsidR="00E54123" w:rsidRPr="008F39EA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Rahmawati, Chadijah, &amp; Ilyas, A. (2013). Analisa Penurunan Kadar Cod Dan Bod Limbah Cair Laboratorium Biokimia Uin Makassar Menggunakan Fly Ash (Abu Terbang) Batubara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Al-Kimia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>, 64–75.</w:t>
      </w:r>
    </w:p>
    <w:p w:rsidR="00E54123" w:rsidRPr="008F39EA" w:rsidRDefault="00E54123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Ronny, &amp; Saleh, M. (2018). Penurunan Kadar COD dengan Metode Filtrasi Multimedia Filter pada Air Limbah Laundry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F39EA">
        <w:rPr>
          <w:rFonts w:ascii="Times New Roman" w:hAnsi="Times New Roman" w:cs="Times New Roman"/>
          <w:noProof/>
          <w:sz w:val="24"/>
          <w:szCs w:val="24"/>
        </w:rPr>
        <w:t>, 51.</w:t>
      </w:r>
    </w:p>
    <w:p w:rsidR="005F3545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="005F3545" w:rsidRPr="008F39EA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5F3545" w:rsidRPr="008F39EA">
        <w:rPr>
          <w:rFonts w:ascii="Times New Roman" w:hAnsi="Times New Roman" w:cs="Times New Roman"/>
          <w:noProof/>
          <w:sz w:val="24"/>
          <w:szCs w:val="24"/>
        </w:rPr>
        <w:t xml:space="preserve">Sattuang, H., Mustari, K., &amp; Syahrul, M. (n.d.). </w:t>
      </w:r>
      <w:r w:rsidR="005F3545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Herlina Sattuang, 2 Kahar Mustari, 3 M. Syahrul</w:t>
      </w:r>
      <w:r w:rsidR="005F3545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F3545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="005F3545" w:rsidRPr="008F39EA">
        <w:rPr>
          <w:rFonts w:ascii="Times New Roman" w:hAnsi="Times New Roman" w:cs="Times New Roman"/>
          <w:noProof/>
          <w:sz w:val="24"/>
          <w:szCs w:val="24"/>
        </w:rPr>
        <w:t>, 56–68. https://doi.org/10.20956/ecosolum.v9i1.10247</w:t>
      </w:r>
    </w:p>
    <w:p w:rsidR="00232972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232972" w:rsidRPr="008F39EA">
        <w:rPr>
          <w:rFonts w:ascii="Times New Roman" w:hAnsi="Times New Roman" w:cs="Times New Roman"/>
          <w:sz w:val="24"/>
          <w:szCs w:val="24"/>
          <w:lang w:val="id-ID"/>
        </w:rPr>
        <w:t>Sedarmayanti dan Syarifudin Hidayat. 2011. Metodologi Penelitian. Bandung: Mandar Maju</w:t>
      </w:r>
    </w:p>
    <w:p w:rsidR="00E54123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54123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Siahaan, J. Y. N. (n.d.)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Pengaruh Limbah Indus.Pdf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>, 1–10.</w:t>
      </w:r>
    </w:p>
    <w:p w:rsidR="006A70E6" w:rsidRPr="006A70E6" w:rsidRDefault="006A70E6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C2652">
        <w:rPr>
          <w:rFonts w:ascii="Times New Roman" w:hAnsi="Times New Roman" w:cs="Times New Roman"/>
          <w:noProof/>
          <w:sz w:val="24"/>
          <w:szCs w:val="24"/>
        </w:rPr>
        <w:t xml:space="preserve">Sisyanreswari, H., Oktiawan, W., &amp; Rezagama, A. (2014). Penurunan Tss, Cod, dan Fosfat pada Limbah Laundry Menggunakan Koagulan Tawas dan Media Zeolit. </w:t>
      </w:r>
      <w:r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Jurnal Teknik Lingkungan</w:t>
      </w:r>
      <w:r w:rsidRPr="002C26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C2652">
        <w:rPr>
          <w:rFonts w:ascii="Times New Roman" w:hAnsi="Times New Roman" w:cs="Times New Roman"/>
          <w:noProof/>
          <w:sz w:val="24"/>
          <w:szCs w:val="24"/>
        </w:rPr>
        <w:t>(4), 1–11. https://ejournal3.undip.ac.id/index.php/tlingkungan/article/view/7133</w:t>
      </w:r>
    </w:p>
    <w:p w:rsidR="00D02D03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D02D03" w:rsidRPr="008F39EA">
        <w:rPr>
          <w:rFonts w:ascii="Times New Roman" w:hAnsi="Times New Roman" w:cs="Times New Roman"/>
          <w:sz w:val="24"/>
          <w:szCs w:val="24"/>
          <w:lang w:val="id-ID"/>
        </w:rPr>
        <w:t xml:space="preserve">Sugiharto. 2014.  </w:t>
      </w:r>
      <w:r w:rsidR="00D02D03" w:rsidRPr="008F39EA">
        <w:rPr>
          <w:rFonts w:ascii="Times New Roman" w:hAnsi="Times New Roman" w:cs="Times New Roman"/>
          <w:i/>
          <w:sz w:val="24"/>
          <w:szCs w:val="24"/>
          <w:lang w:val="id-ID"/>
        </w:rPr>
        <w:t>Dasar-Dasar Pengelolaan Air Limbah.</w:t>
      </w:r>
      <w:r w:rsidR="00D02D03" w:rsidRPr="008F39EA">
        <w:rPr>
          <w:rFonts w:ascii="Times New Roman" w:hAnsi="Times New Roman" w:cs="Times New Roman"/>
          <w:sz w:val="24"/>
          <w:szCs w:val="24"/>
          <w:lang w:val="id-ID"/>
        </w:rPr>
        <w:t xml:space="preserve"> Jakarta: UI Press</w:t>
      </w:r>
    </w:p>
    <w:p w:rsidR="006A70E6" w:rsidRPr="008F39EA" w:rsidRDefault="006A70E6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lastRenderedPageBreak/>
        <w:t>Sugiyono. 2018. Metode Penelitian Kualitatif. Bandung:Alfabeta</w:t>
      </w:r>
    </w:p>
    <w:p w:rsidR="00F70561" w:rsidRDefault="00F70561" w:rsidP="00336D0F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t>Sujarweni, V Wiratna. 2014. Metodologi Penelitian. Yogyakarta: Pustaka Baru Press</w:t>
      </w:r>
    </w:p>
    <w:p w:rsidR="009F155D" w:rsidRPr="008F39EA" w:rsidRDefault="009F155D" w:rsidP="00336D0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  <w:lang w:val="id-ID"/>
        </w:rPr>
        <w:t xml:space="preserve">Tersiana, Andra.2018. </w:t>
      </w:r>
      <w:r w:rsidRPr="008F39EA">
        <w:rPr>
          <w:rFonts w:ascii="Times New Roman" w:hAnsi="Times New Roman" w:cs="Times New Roman"/>
          <w:i/>
          <w:sz w:val="24"/>
          <w:szCs w:val="24"/>
          <w:lang w:val="id-ID"/>
        </w:rPr>
        <w:t>Metode Penelitia.Yogyakarta:Start Up</w:t>
      </w:r>
    </w:p>
    <w:p w:rsidR="00E54123" w:rsidRPr="008F39EA" w:rsidRDefault="00E54123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Tsabity, M. W., &amp; W, H. R. I. (2016)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EFISIENSI ALAT PENGOLAH LIMBAH LAUNDRY UNTUK MENURUNKAN KADAR DETERJEN DI DESA DUKUHWALUH KECAMATAN KEMBARAN TAHUN 2016</w:t>
      </w:r>
      <w:r w:rsidRPr="008F39EA">
        <w:rPr>
          <w:rFonts w:ascii="Times New Roman" w:hAnsi="Times New Roman" w:cs="Times New Roman"/>
          <w:noProof/>
          <w:sz w:val="24"/>
          <w:szCs w:val="24"/>
        </w:rPr>
        <w:t>. 378–385.</w:t>
      </w:r>
    </w:p>
    <w:p w:rsidR="00E54123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54123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Utomo, W. P., Nugraheni, Z. V., Rosyidah, A., Shafwah, O. M., Naashihah, L. K., Nurfitria, N., &amp; Ullfindrayani, I. F. (2018). Penurunan Kadar Surfaktan Anionik dan Fosfat dalam Air Limbah Laundry di Kawasan Keputih, Surabaya menggunakan Karbon Aktif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Akta Kimia Indonesia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>(1), 127. https://doi.org/10.12962/j25493736.v3i1.3528</w:t>
      </w:r>
    </w:p>
    <w:p w:rsidR="00DE7135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E7135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  <w:r w:rsidR="00DE7135" w:rsidRPr="008F39EA">
        <w:rPr>
          <w:rFonts w:ascii="Times New Roman" w:hAnsi="Times New Roman" w:cs="Times New Roman"/>
          <w:noProof/>
          <w:sz w:val="24"/>
          <w:szCs w:val="24"/>
        </w:rPr>
        <w:t xml:space="preserve">Villela,  lucia maria aversa. (2013). BAB II TEORI. </w:t>
      </w:r>
      <w:r w:rsidR="00DE7135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="00DE7135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E7135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="00DE7135" w:rsidRPr="008F39EA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E54123" w:rsidRPr="008F39EA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Wibowo, A. (2016)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Tinjauan Hukum Islam Terhadap Praktik Sewa Jasa di Terasz Laundry Yogyakarta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>. 7–24.</w:t>
      </w:r>
    </w:p>
    <w:p w:rsidR="002C2652" w:rsidRPr="002C2652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C265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2652" w:rsidRPr="002C265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C2652">
        <w:rPr>
          <w:rFonts w:ascii="Times New Roman" w:hAnsi="Times New Roman" w:cs="Times New Roman"/>
          <w:sz w:val="24"/>
          <w:szCs w:val="24"/>
        </w:rPr>
        <w:fldChar w:fldCharType="separate"/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 xml:space="preserve">Wicheisa, F. V. et al. (2018). Penurunan Kadar Chemical Oxygen Demand (Cod) Pada Limbah Cair Laundry Orens Tembalang Dengan Berbagai Variasi Dosis Karbon Aktif Tempurung Kelapa. </w:t>
      </w:r>
      <w:r w:rsidR="002C2652"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 (e-Journal)</w:t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C2652"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>(6), 135–142.</w:t>
      </w:r>
    </w:p>
    <w:p w:rsidR="00FB7DC1" w:rsidRPr="008F39EA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C2652">
        <w:rPr>
          <w:rFonts w:ascii="Times New Roman" w:hAnsi="Times New Roman" w:cs="Times New Roman"/>
          <w:sz w:val="24"/>
          <w:szCs w:val="24"/>
        </w:rPr>
        <w:fldChar w:fldCharType="end"/>
      </w:r>
      <w:r w:rsidR="00FB7DC1" w:rsidRPr="008F39EA">
        <w:rPr>
          <w:rFonts w:ascii="Times New Roman" w:hAnsi="Times New Roman" w:cs="Times New Roman"/>
          <w:noProof/>
          <w:sz w:val="24"/>
          <w:szCs w:val="24"/>
        </w:rPr>
        <w:t xml:space="preserve">Widiantara1*), I. K., &amp; , I Wayan Budiarsa Suyasa 2), I. W. D. (2018). </w:t>
      </w:r>
      <w:r w:rsidR="00FB7DC1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IMPLEMENTASI BIOSISTEM UNTUK PENGOLAHAN AIR LIMBAH LAUNDRY</w:t>
      </w:r>
      <w:r w:rsidR="00FB7DC1"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B7DC1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="00FB7DC1" w:rsidRPr="008F39EA">
        <w:rPr>
          <w:rFonts w:ascii="Times New Roman" w:hAnsi="Times New Roman" w:cs="Times New Roman"/>
          <w:noProof/>
          <w:sz w:val="24"/>
          <w:szCs w:val="24"/>
        </w:rPr>
        <w:t>(1), 28–33.</w:t>
      </w:r>
    </w:p>
    <w:p w:rsidR="00E54123" w:rsidRPr="008F39EA" w:rsidRDefault="00E54123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Wimbaningrum, R., Arianti, I., &amp; Sulistiyowati, H. (2020)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Efektivitas Tanaman Lembang (</w:t>
      </w:r>
      <w:r w:rsidRPr="008F39E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F39EA">
        <w:rPr>
          <w:rFonts w:ascii="Times New Roman" w:hAnsi="Times New Roman" w:cs="Times New Roman"/>
          <w:noProof/>
          <w:sz w:val="24"/>
          <w:szCs w:val="24"/>
        </w:rPr>
        <w:t>, 25–28.</w:t>
      </w:r>
    </w:p>
    <w:p w:rsidR="002C2652" w:rsidRPr="002C2652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C2652">
        <w:rPr>
          <w:rFonts w:ascii="Times New Roman" w:hAnsi="Times New Roman" w:cs="Times New Roman"/>
        </w:rPr>
        <w:fldChar w:fldCharType="begin" w:fldLock="1"/>
      </w:r>
      <w:r w:rsidR="002C2652" w:rsidRPr="002C2652">
        <w:rPr>
          <w:rFonts w:ascii="Times New Roman" w:hAnsi="Times New Roman" w:cs="Times New Roman"/>
        </w:rPr>
        <w:instrText xml:space="preserve">ADDIN Mendeley Bibliography CSL_BIBLIOGRAPHY </w:instrText>
      </w:r>
      <w:r w:rsidRPr="002C2652">
        <w:rPr>
          <w:rFonts w:ascii="Times New Roman" w:hAnsi="Times New Roman" w:cs="Times New Roman"/>
        </w:rPr>
        <w:fldChar w:fldCharType="separate"/>
      </w:r>
      <w:r w:rsidR="002C2652" w:rsidRPr="002C2652">
        <w:rPr>
          <w:rFonts w:ascii="Times New Roman" w:hAnsi="Times New Roman" w:cs="Times New Roman"/>
          <w:noProof/>
          <w:szCs w:val="24"/>
        </w:rPr>
        <w:t xml:space="preserve">Yudith Rizkia Widyawati, I. B. Putra Manuaba,  dan N. G. A. M. D. A. S. (2015). </w:t>
      </w:r>
      <w:r w:rsidR="002C2652" w:rsidRPr="002C2652">
        <w:rPr>
          <w:rFonts w:ascii="Times New Roman" w:hAnsi="Times New Roman" w:cs="Times New Roman"/>
          <w:i/>
          <w:iCs/>
          <w:noProof/>
          <w:szCs w:val="24"/>
        </w:rPr>
        <w:t xml:space="preserve">EFEKTIVITAS LUMPUR AKTIF DALAM MENURUNKAN NILAI BOD (Biological Oxygen Demand) DAN COD (Chemical Oxygen Demand) PADA LIMBAH CAIR UPT LAB. </w:t>
      </w:r>
      <w:r w:rsidR="002C2652" w:rsidRPr="002C2652">
        <w:rPr>
          <w:rFonts w:ascii="Times New Roman" w:hAnsi="Times New Roman" w:cs="Times New Roman"/>
          <w:i/>
          <w:iCs/>
          <w:noProof/>
          <w:sz w:val="24"/>
          <w:szCs w:val="24"/>
        </w:rPr>
        <w:t>ANALITIK UNIVERSITAS UDAYANA</w:t>
      </w:r>
      <w:r w:rsidR="002C2652" w:rsidRPr="002C2652">
        <w:rPr>
          <w:rFonts w:ascii="Times New Roman" w:hAnsi="Times New Roman" w:cs="Times New Roman"/>
          <w:noProof/>
          <w:sz w:val="24"/>
          <w:szCs w:val="24"/>
        </w:rPr>
        <w:t>. 1–6.</w:t>
      </w:r>
    </w:p>
    <w:p w:rsidR="00E54123" w:rsidRPr="008F39EA" w:rsidRDefault="003A4A95" w:rsidP="00336D0F">
      <w:pPr>
        <w:spacing w:line="240" w:lineRule="auto"/>
        <w:ind w:left="540" w:hanging="540"/>
        <w:jc w:val="both"/>
        <w:rPr>
          <w:lang w:val="id-ID"/>
        </w:rPr>
      </w:pPr>
      <w:r w:rsidRPr="002C2652">
        <w:rPr>
          <w:rFonts w:ascii="Times New Roman" w:hAnsi="Times New Roman" w:cs="Times New Roman"/>
        </w:rPr>
        <w:fldChar w:fldCharType="end"/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Yuliani, R. L., Purwanti, E., &amp; Pantiwati, Y. (2015). Effect of Waste Laundry Detergent Industry Against Mortality and Physiology Index of Nile Tilapia (Oreochromis Niloticus). </w:t>
      </w:r>
      <w:r w:rsidR="00E54123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XII Pendidikan Biologi FKIP UNS</w:t>
      </w:r>
      <w:r w:rsidR="00E54123" w:rsidRPr="008F39EA">
        <w:rPr>
          <w:rFonts w:ascii="Times New Roman" w:hAnsi="Times New Roman" w:cs="Times New Roman"/>
          <w:noProof/>
          <w:sz w:val="24"/>
          <w:szCs w:val="24"/>
        </w:rPr>
        <w:t xml:space="preserve">, 822–828. </w:t>
      </w:r>
      <w:hyperlink r:id="rId11" w:history="1">
        <w:r w:rsidR="00E54123" w:rsidRPr="008F39EA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www.neliti.com/publications/176111/effect-of-waste-laundry-detergent-industry-against-mortality-and-physiology-inde</w:t>
        </w:r>
      </w:hyperlink>
    </w:p>
    <w:p w:rsidR="004265C2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4A95">
        <w:fldChar w:fldCharType="begin" w:fldLock="1"/>
      </w:r>
      <w:r w:rsidR="004265C2" w:rsidRPr="008F39EA">
        <w:instrText xml:space="preserve">ADDIN Mendeley Bibliography CSL_BIBLIOGRAPHY </w:instrText>
      </w:r>
      <w:r w:rsidRPr="003A4A95">
        <w:fldChar w:fldCharType="separate"/>
      </w:r>
      <w:r w:rsidR="004265C2" w:rsidRPr="008F39EA">
        <w:rPr>
          <w:rFonts w:ascii="Times New Roman" w:hAnsi="Times New Roman" w:cs="Times New Roman"/>
          <w:noProof/>
          <w:sz w:val="24"/>
          <w:szCs w:val="24"/>
        </w:rPr>
        <w:t xml:space="preserve">Yuniarti, D. P., Komala, R., &amp; Aziz, S. (2019). Pengaruh Proses Aerasi Terhadap Pengolahan Limbah Cair Pabrik Kelapa Sawit Di Ptpn Vii Secara Aerobik. </w:t>
      </w:r>
      <w:r w:rsidR="004265C2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Teknik Lingkungan</w:t>
      </w:r>
      <w:r w:rsidR="004265C2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265C2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4265C2" w:rsidRPr="008F39EA">
        <w:rPr>
          <w:rFonts w:ascii="Times New Roman" w:hAnsi="Times New Roman" w:cs="Times New Roman"/>
          <w:noProof/>
          <w:sz w:val="24"/>
          <w:szCs w:val="24"/>
        </w:rPr>
        <w:t>(2), 7–16.</w:t>
      </w:r>
    </w:p>
    <w:p w:rsidR="00FF1F20" w:rsidRPr="008F39EA" w:rsidRDefault="003A4A95" w:rsidP="00336D0F">
      <w:pPr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  <w:r w:rsidR="00FF1F20" w:rsidRPr="008F39EA">
        <w:rPr>
          <w:rFonts w:ascii="Times New Roman" w:hAnsi="Times New Roman" w:cs="Times New Roman"/>
          <w:noProof/>
          <w:sz w:val="24"/>
          <w:szCs w:val="24"/>
        </w:rPr>
        <w:t xml:space="preserve">Zairinayati, Z. R., &amp; Shatriadi, H. (2019). Biodegradasi Fosfat pada Limbah Laundry menggunakan Bakteri Consorsium Pelarut Fosfat. </w:t>
      </w:r>
      <w:r w:rsidR="00FF1F20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Lingkungan Indonesia</w:t>
      </w:r>
      <w:r w:rsidR="00FF1F20" w:rsidRPr="008F39E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F1F20" w:rsidRPr="008F39EA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="00FF1F20" w:rsidRPr="008F39EA">
        <w:rPr>
          <w:rFonts w:ascii="Times New Roman" w:hAnsi="Times New Roman" w:cs="Times New Roman"/>
          <w:noProof/>
          <w:sz w:val="24"/>
          <w:szCs w:val="24"/>
        </w:rPr>
        <w:t>(1), 57. https://doi.org/10.14710/jkli.18.1.57-61</w:t>
      </w:r>
    </w:p>
    <w:p w:rsidR="00FB7DC1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 w:rsidRPr="008F39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7DC1" w:rsidRPr="008F39E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F39EA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2C2652" w:rsidRDefault="003A4A95" w:rsidP="00336D0F">
      <w:pPr>
        <w:widowControl w:val="0"/>
        <w:autoSpaceDE w:val="0"/>
        <w:autoSpaceDN w:val="0"/>
        <w:adjustRightInd w:val="0"/>
        <w:spacing w:after="0" w:line="240" w:lineRule="auto"/>
        <w:ind w:left="480" w:hanging="480"/>
      </w:pPr>
      <w:r w:rsidRPr="008F39EA">
        <w:rPr>
          <w:rFonts w:ascii="Times New Roman" w:hAnsi="Times New Roman" w:cs="Times New Roman"/>
          <w:sz w:val="24"/>
          <w:szCs w:val="24"/>
        </w:rPr>
        <w:fldChar w:fldCharType="end"/>
      </w:r>
      <w:r w:rsidR="002C2652">
        <w:t xml:space="preserve"> </w:t>
      </w:r>
    </w:p>
    <w:p w:rsidR="002C2652" w:rsidRDefault="002C2652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:rsidR="004265C2" w:rsidRPr="008F39EA" w:rsidRDefault="004265C2" w:rsidP="00336D0F">
      <w:pPr>
        <w:spacing w:line="240" w:lineRule="auto"/>
        <w:jc w:val="both"/>
      </w:pPr>
    </w:p>
    <w:p w:rsidR="00DD5006" w:rsidRPr="008F39EA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39EA">
        <w:fldChar w:fldCharType="begin" w:fldLock="1"/>
      </w:r>
      <w:r w:rsidR="00DD5006" w:rsidRPr="008F39EA">
        <w:instrText xml:space="preserve">ADDIN Mendeley Bibliography CSL_BIBLIOGRAPHY </w:instrText>
      </w:r>
      <w:r w:rsidRPr="008F39EA">
        <w:fldChar w:fldCharType="separate"/>
      </w:r>
    </w:p>
    <w:p w:rsidR="002C2652" w:rsidRDefault="003A4A95" w:rsidP="00336D0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</w:pPr>
      <w:r w:rsidRPr="008F39EA">
        <w:fldChar w:fldCharType="end"/>
      </w:r>
      <w:r w:rsidR="002C2652">
        <w:t xml:space="preserve"> </w:t>
      </w:r>
    </w:p>
    <w:p w:rsidR="002C2652" w:rsidRDefault="002C2652" w:rsidP="00336D0F">
      <w:pPr>
        <w:spacing w:line="240" w:lineRule="auto"/>
      </w:pPr>
    </w:p>
    <w:p w:rsidR="00BE2008" w:rsidRPr="008F39EA" w:rsidRDefault="00BE2008" w:rsidP="00336D0F">
      <w:pPr>
        <w:widowControl w:val="0"/>
        <w:autoSpaceDE w:val="0"/>
        <w:autoSpaceDN w:val="0"/>
        <w:adjustRightInd w:val="0"/>
        <w:spacing w:line="240" w:lineRule="auto"/>
        <w:rPr>
          <w:lang w:val="id-ID"/>
        </w:rPr>
      </w:pPr>
    </w:p>
    <w:sectPr w:rsidR="00BE2008" w:rsidRPr="008F39EA" w:rsidSect="00336D0F">
      <w:footerReference w:type="default" r:id="rId12"/>
      <w:pgSz w:w="11907" w:h="16839" w:code="9"/>
      <w:pgMar w:top="2268" w:right="1701" w:bottom="1701" w:left="2268" w:header="720" w:footer="720" w:gutter="0"/>
      <w:pgNumType w:start="84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948DC" w:rsidRDefault="00F948DC" w:rsidP="003C5BC2">
      <w:pPr>
        <w:spacing w:after="0" w:line="240" w:lineRule="auto"/>
      </w:pPr>
      <w:r>
        <w:separator/>
      </w:r>
    </w:p>
  </w:endnote>
  <w:endnote w:type="continuationSeparator" w:id="1">
    <w:p w:rsidR="00F948DC" w:rsidRDefault="00F948DC" w:rsidP="003C5B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="Times New Roman" w:hAnsi="Times New Roman" w:cs="Times New Roman"/>
        <w:sz w:val="24"/>
        <w:szCs w:val="24"/>
      </w:rPr>
      <w:id w:val="2079909907"/>
      <w:docPartObj>
        <w:docPartGallery w:val="Page Numbers (Bottom of Page)"/>
        <w:docPartUnique/>
      </w:docPartObj>
    </w:sdtPr>
    <w:sdtContent>
      <w:p w:rsidR="003C5BC2" w:rsidRPr="004265C2" w:rsidRDefault="003A4A95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4265C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F587D" w:rsidRPr="004265C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265C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A70E6">
          <w:rPr>
            <w:rFonts w:ascii="Times New Roman" w:hAnsi="Times New Roman" w:cs="Times New Roman"/>
            <w:noProof/>
            <w:sz w:val="24"/>
            <w:szCs w:val="24"/>
          </w:rPr>
          <w:t>88</w:t>
        </w:r>
        <w:r w:rsidRPr="004265C2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3C5BC2" w:rsidRPr="004265C2" w:rsidRDefault="003C5BC2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948DC" w:rsidRDefault="00F948DC" w:rsidP="003C5BC2">
      <w:pPr>
        <w:spacing w:after="0" w:line="240" w:lineRule="auto"/>
      </w:pPr>
      <w:r>
        <w:separator/>
      </w:r>
    </w:p>
  </w:footnote>
  <w:footnote w:type="continuationSeparator" w:id="1">
    <w:p w:rsidR="00F948DC" w:rsidRDefault="00F948DC" w:rsidP="003C5BC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1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FF1F20"/>
    <w:rsid w:val="001220D0"/>
    <w:rsid w:val="001A16D5"/>
    <w:rsid w:val="001B07A7"/>
    <w:rsid w:val="001F258F"/>
    <w:rsid w:val="00227D58"/>
    <w:rsid w:val="00232972"/>
    <w:rsid w:val="002C2652"/>
    <w:rsid w:val="003143EE"/>
    <w:rsid w:val="00336D0F"/>
    <w:rsid w:val="00340FD1"/>
    <w:rsid w:val="003765A0"/>
    <w:rsid w:val="003A4A95"/>
    <w:rsid w:val="003C5BC2"/>
    <w:rsid w:val="003E7901"/>
    <w:rsid w:val="004265C2"/>
    <w:rsid w:val="00431936"/>
    <w:rsid w:val="00432B70"/>
    <w:rsid w:val="0051557C"/>
    <w:rsid w:val="005F3545"/>
    <w:rsid w:val="005F587D"/>
    <w:rsid w:val="00622C6C"/>
    <w:rsid w:val="006820A7"/>
    <w:rsid w:val="006A6551"/>
    <w:rsid w:val="006A70E6"/>
    <w:rsid w:val="00724294"/>
    <w:rsid w:val="0073460F"/>
    <w:rsid w:val="00811A69"/>
    <w:rsid w:val="008D5400"/>
    <w:rsid w:val="008F39EA"/>
    <w:rsid w:val="009203E1"/>
    <w:rsid w:val="00964297"/>
    <w:rsid w:val="00975353"/>
    <w:rsid w:val="009E7B62"/>
    <w:rsid w:val="009F155D"/>
    <w:rsid w:val="009F6261"/>
    <w:rsid w:val="00A04058"/>
    <w:rsid w:val="00A25BD6"/>
    <w:rsid w:val="00A32240"/>
    <w:rsid w:val="00A552C3"/>
    <w:rsid w:val="00A82760"/>
    <w:rsid w:val="00AA3145"/>
    <w:rsid w:val="00AD625D"/>
    <w:rsid w:val="00B562B3"/>
    <w:rsid w:val="00B62461"/>
    <w:rsid w:val="00B71630"/>
    <w:rsid w:val="00BD0311"/>
    <w:rsid w:val="00BD1A51"/>
    <w:rsid w:val="00BD4229"/>
    <w:rsid w:val="00BE1FA0"/>
    <w:rsid w:val="00BE2008"/>
    <w:rsid w:val="00C04D25"/>
    <w:rsid w:val="00C22424"/>
    <w:rsid w:val="00C509BA"/>
    <w:rsid w:val="00C855B0"/>
    <w:rsid w:val="00CB698E"/>
    <w:rsid w:val="00CB7137"/>
    <w:rsid w:val="00D02D03"/>
    <w:rsid w:val="00D4472B"/>
    <w:rsid w:val="00DD5006"/>
    <w:rsid w:val="00DE7135"/>
    <w:rsid w:val="00E54123"/>
    <w:rsid w:val="00E76A47"/>
    <w:rsid w:val="00E81B9F"/>
    <w:rsid w:val="00F361FB"/>
    <w:rsid w:val="00F70561"/>
    <w:rsid w:val="00F80FDD"/>
    <w:rsid w:val="00F948DC"/>
    <w:rsid w:val="00FB3918"/>
    <w:rsid w:val="00FB7DC1"/>
    <w:rsid w:val="00FC29C7"/>
    <w:rsid w:val="00FF1F2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09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D422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3C5B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C5BC2"/>
  </w:style>
  <w:style w:type="paragraph" w:styleId="Footer">
    <w:name w:val="footer"/>
    <w:basedOn w:val="Normal"/>
    <w:link w:val="FooterChar"/>
    <w:uiPriority w:val="99"/>
    <w:unhideWhenUsed/>
    <w:rsid w:val="003C5B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5BC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4710/jil.16.2.155-161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23960/aec.v4.i1.2019.p65-72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neliti.com/publications/176111/effect-of-waste-laundry-detergent-industry-against-mortality-and-physiology-inde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doi.org/10.20527/k.v5i2.476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32526/ennrj.17.3.2019.23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E92BA9-83AE-4C9A-8883-2444FFA91C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5</TotalTime>
  <Pages>5</Pages>
  <Words>1548</Words>
  <Characters>8824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karayulintang</dc:creator>
  <cp:lastModifiedBy>sekarayulintang</cp:lastModifiedBy>
  <cp:revision>30</cp:revision>
  <cp:lastPrinted>2021-06-25T05:44:00Z</cp:lastPrinted>
  <dcterms:created xsi:type="dcterms:W3CDTF">2020-12-16T05:50:00Z</dcterms:created>
  <dcterms:modified xsi:type="dcterms:W3CDTF">2021-06-30T0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70924ae-b91c-3542-a196-985b15af4dad</vt:lpwstr>
  </property>
  <property fmtid="{D5CDD505-2E9C-101B-9397-08002B2CF9AE}" pid="24" name="Mendeley Citation Style_1">
    <vt:lpwstr>http://www.zotero.org/styles/apa</vt:lpwstr>
  </property>
</Properties>
</file>